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rPr>
          <w:rFonts w:ascii="Georgia" w:eastAsia="Times New Roman" w:hAnsi="Georgia" w:cs="Times New Roman"/>
          <w:color w:val="00000A"/>
          <w:sz w:val="20"/>
          <w:szCs w:val="20"/>
        </w:rPr>
        <w:id w:val="-276180115"/>
        <w:docPartObj>
          <w:docPartGallery w:val="Table of Contents"/>
          <w:docPartUnique/>
        </w:docPartObj>
      </w:sdtPr>
      <w:sdtEndPr>
        <w:rPr>
          <w:b/>
          <w:bCs/>
          <w:noProof/>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7B0715">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0058743F" w:rsidRPr="00652BC6">
              <w:rPr>
                <w:rStyle w:val="Hyperlink"/>
                <w:noProof/>
              </w:rPr>
              <w:t>Structure of The Dissertation</w:t>
            </w:r>
            <w:r w:rsidR="0058743F">
              <w:rPr>
                <w:noProof/>
                <w:webHidden/>
              </w:rPr>
              <w:tab/>
            </w:r>
            <w:r w:rsidR="0058743F">
              <w:rPr>
                <w:noProof/>
                <w:webHidden/>
              </w:rPr>
              <w:fldChar w:fldCharType="begin"/>
            </w:r>
            <w:r w:rsidR="0058743F">
              <w:rPr>
                <w:noProof/>
                <w:webHidden/>
              </w:rPr>
              <w:instrText xml:space="preserve"> PAGEREF _Toc11169295 \h </w:instrText>
            </w:r>
            <w:r w:rsidR="0058743F">
              <w:rPr>
                <w:noProof/>
                <w:webHidden/>
              </w:rPr>
            </w:r>
            <w:r w:rsidR="0058743F">
              <w:rPr>
                <w:noProof/>
                <w:webHidden/>
              </w:rPr>
              <w:fldChar w:fldCharType="separate"/>
            </w:r>
            <w:r w:rsidR="0058743F">
              <w:rPr>
                <w:noProof/>
                <w:webHidden/>
              </w:rPr>
              <w:t>4</w:t>
            </w:r>
            <w:r w:rsidR="0058743F">
              <w:rPr>
                <w:noProof/>
                <w:webHidden/>
              </w:rPr>
              <w:fldChar w:fldCharType="end"/>
            </w:r>
          </w:hyperlink>
        </w:p>
        <w:p w14:paraId="1CE76B6E" w14:textId="234935A5" w:rsidR="0058743F" w:rsidRDefault="007B0715">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0058743F" w:rsidRPr="00652BC6">
              <w:rPr>
                <w:rStyle w:val="Hyperlink"/>
                <w:noProof/>
              </w:rPr>
              <w:t>Three Essays at a Glance</w:t>
            </w:r>
            <w:r w:rsidR="0058743F">
              <w:rPr>
                <w:noProof/>
                <w:webHidden/>
              </w:rPr>
              <w:tab/>
            </w:r>
            <w:r w:rsidR="0058743F">
              <w:rPr>
                <w:noProof/>
                <w:webHidden/>
              </w:rPr>
              <w:fldChar w:fldCharType="begin"/>
            </w:r>
            <w:r w:rsidR="0058743F">
              <w:rPr>
                <w:noProof/>
                <w:webHidden/>
              </w:rPr>
              <w:instrText xml:space="preserve"> PAGEREF _Toc11169296 \h </w:instrText>
            </w:r>
            <w:r w:rsidR="0058743F">
              <w:rPr>
                <w:noProof/>
                <w:webHidden/>
              </w:rPr>
            </w:r>
            <w:r w:rsidR="0058743F">
              <w:rPr>
                <w:noProof/>
                <w:webHidden/>
              </w:rPr>
              <w:fldChar w:fldCharType="separate"/>
            </w:r>
            <w:r w:rsidR="0058743F">
              <w:rPr>
                <w:noProof/>
                <w:webHidden/>
              </w:rPr>
              <w:t>5</w:t>
            </w:r>
            <w:r w:rsidR="0058743F">
              <w:rPr>
                <w:noProof/>
                <w:webHidden/>
              </w:rPr>
              <w:fldChar w:fldCharType="end"/>
            </w:r>
          </w:hyperlink>
        </w:p>
        <w:p w14:paraId="7511140E" w14:textId="525F4674" w:rsidR="0058743F" w:rsidRDefault="007B0715">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0058743F" w:rsidRPr="00652BC6">
              <w:rPr>
                <w:rStyle w:val="Hyperlink"/>
                <w:i/>
                <w:iCs/>
                <w:noProof/>
              </w:rPr>
              <w:t>Essay 1: Work Structures of Open Source Projects</w:t>
            </w:r>
            <w:r w:rsidR="0058743F">
              <w:rPr>
                <w:noProof/>
                <w:webHidden/>
              </w:rPr>
              <w:tab/>
            </w:r>
            <w:r w:rsidR="0058743F">
              <w:rPr>
                <w:noProof/>
                <w:webHidden/>
              </w:rPr>
              <w:fldChar w:fldCharType="begin"/>
            </w:r>
            <w:r w:rsidR="0058743F">
              <w:rPr>
                <w:noProof/>
                <w:webHidden/>
              </w:rPr>
              <w:instrText xml:space="preserve"> PAGEREF _Toc11169297 \h </w:instrText>
            </w:r>
            <w:r w:rsidR="0058743F">
              <w:rPr>
                <w:noProof/>
                <w:webHidden/>
              </w:rPr>
            </w:r>
            <w:r w:rsidR="0058743F">
              <w:rPr>
                <w:noProof/>
                <w:webHidden/>
              </w:rPr>
              <w:fldChar w:fldCharType="separate"/>
            </w:r>
            <w:r w:rsidR="0058743F">
              <w:rPr>
                <w:noProof/>
                <w:webHidden/>
              </w:rPr>
              <w:t>5</w:t>
            </w:r>
            <w:r w:rsidR="0058743F">
              <w:rPr>
                <w:noProof/>
                <w:webHidden/>
              </w:rPr>
              <w:fldChar w:fldCharType="end"/>
            </w:r>
          </w:hyperlink>
        </w:p>
        <w:p w14:paraId="2B3B46A9" w14:textId="32ECAB82" w:rsidR="0058743F" w:rsidRDefault="007B0715">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0058743F" w:rsidRPr="00652BC6">
              <w:rPr>
                <w:rStyle w:val="Hyperlink"/>
                <w:i/>
                <w:iCs/>
                <w:noProof/>
              </w:rPr>
              <w:t>Essay 2: Team Composition and Governance of Open Source Projects</w:t>
            </w:r>
            <w:r w:rsidR="0058743F">
              <w:rPr>
                <w:noProof/>
                <w:webHidden/>
              </w:rPr>
              <w:tab/>
            </w:r>
            <w:r w:rsidR="0058743F">
              <w:rPr>
                <w:noProof/>
                <w:webHidden/>
              </w:rPr>
              <w:fldChar w:fldCharType="begin"/>
            </w:r>
            <w:r w:rsidR="0058743F">
              <w:rPr>
                <w:noProof/>
                <w:webHidden/>
              </w:rPr>
              <w:instrText xml:space="preserve"> PAGEREF _Toc11169298 \h </w:instrText>
            </w:r>
            <w:r w:rsidR="0058743F">
              <w:rPr>
                <w:noProof/>
                <w:webHidden/>
              </w:rPr>
            </w:r>
            <w:r w:rsidR="0058743F">
              <w:rPr>
                <w:noProof/>
                <w:webHidden/>
              </w:rPr>
              <w:fldChar w:fldCharType="separate"/>
            </w:r>
            <w:r w:rsidR="0058743F">
              <w:rPr>
                <w:noProof/>
                <w:webHidden/>
              </w:rPr>
              <w:t>7</w:t>
            </w:r>
            <w:r w:rsidR="0058743F">
              <w:rPr>
                <w:noProof/>
                <w:webHidden/>
              </w:rPr>
              <w:fldChar w:fldCharType="end"/>
            </w:r>
          </w:hyperlink>
        </w:p>
        <w:p w14:paraId="1C1298B0" w14:textId="0A7564C5" w:rsidR="0058743F" w:rsidRDefault="007B0715">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0058743F" w:rsidRPr="00652BC6">
              <w:rPr>
                <w:rStyle w:val="Hyperlink"/>
                <w:i/>
                <w:iCs/>
                <w:noProof/>
              </w:rPr>
              <w:t>Essay 3: Ideologies in Open Source Communities</w:t>
            </w:r>
            <w:r w:rsidR="0058743F">
              <w:rPr>
                <w:noProof/>
                <w:webHidden/>
              </w:rPr>
              <w:tab/>
            </w:r>
            <w:r w:rsidR="0058743F">
              <w:rPr>
                <w:noProof/>
                <w:webHidden/>
              </w:rPr>
              <w:fldChar w:fldCharType="begin"/>
            </w:r>
            <w:r w:rsidR="0058743F">
              <w:rPr>
                <w:noProof/>
                <w:webHidden/>
              </w:rPr>
              <w:instrText xml:space="preserve"> PAGEREF _Toc11169299 \h </w:instrText>
            </w:r>
            <w:r w:rsidR="0058743F">
              <w:rPr>
                <w:noProof/>
                <w:webHidden/>
              </w:rPr>
            </w:r>
            <w:r w:rsidR="0058743F">
              <w:rPr>
                <w:noProof/>
                <w:webHidden/>
              </w:rPr>
              <w:fldChar w:fldCharType="separate"/>
            </w:r>
            <w:r w:rsidR="0058743F">
              <w:rPr>
                <w:noProof/>
                <w:webHidden/>
              </w:rPr>
              <w:t>8</w:t>
            </w:r>
            <w:r w:rsidR="0058743F">
              <w:rPr>
                <w:noProof/>
                <w:webHidden/>
              </w:rPr>
              <w:fldChar w:fldCharType="end"/>
            </w:r>
          </w:hyperlink>
        </w:p>
        <w:p w14:paraId="107862DE" w14:textId="3ACF3130" w:rsidR="0058743F" w:rsidRDefault="007B0715">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0058743F" w:rsidRPr="00652BC6">
              <w:rPr>
                <w:rStyle w:val="Hyperlink"/>
                <w:noProof/>
              </w:rPr>
              <w:t>2.</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1</w:t>
            </w:r>
            <w:r w:rsidR="0058743F">
              <w:rPr>
                <w:noProof/>
                <w:webHidden/>
              </w:rPr>
              <w:tab/>
            </w:r>
            <w:r w:rsidR="0058743F">
              <w:rPr>
                <w:noProof/>
                <w:webHidden/>
              </w:rPr>
              <w:fldChar w:fldCharType="begin"/>
            </w:r>
            <w:r w:rsidR="0058743F">
              <w:rPr>
                <w:noProof/>
                <w:webHidden/>
              </w:rPr>
              <w:instrText xml:space="preserve"> PAGEREF _Toc11169300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7575AAB3" w14:textId="1A835402" w:rsidR="0058743F" w:rsidRDefault="007B0715">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0058743F" w:rsidRPr="00652BC6">
              <w:rPr>
                <w:rStyle w:val="Hyperlink"/>
                <w:noProof/>
              </w:rPr>
              <w:t>3.</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2</w:t>
            </w:r>
            <w:r w:rsidR="0058743F">
              <w:rPr>
                <w:noProof/>
                <w:webHidden/>
              </w:rPr>
              <w:tab/>
            </w:r>
            <w:r w:rsidR="0058743F">
              <w:rPr>
                <w:noProof/>
                <w:webHidden/>
              </w:rPr>
              <w:fldChar w:fldCharType="begin"/>
            </w:r>
            <w:r w:rsidR="0058743F">
              <w:rPr>
                <w:noProof/>
                <w:webHidden/>
              </w:rPr>
              <w:instrText xml:space="preserve"> PAGEREF _Toc11169301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3E227CE1" w14:textId="4EEE9090" w:rsidR="0058743F" w:rsidRDefault="007B0715">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0058743F" w:rsidRPr="00652BC6">
              <w:rPr>
                <w:rStyle w:val="Hyperlink"/>
                <w:noProof/>
              </w:rPr>
              <w:t>4.</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3</w:t>
            </w:r>
            <w:r w:rsidR="0058743F">
              <w:rPr>
                <w:noProof/>
                <w:webHidden/>
              </w:rPr>
              <w:tab/>
            </w:r>
            <w:r w:rsidR="0058743F">
              <w:rPr>
                <w:noProof/>
                <w:webHidden/>
              </w:rPr>
              <w:fldChar w:fldCharType="begin"/>
            </w:r>
            <w:r w:rsidR="0058743F">
              <w:rPr>
                <w:noProof/>
                <w:webHidden/>
              </w:rPr>
              <w:instrText xml:space="preserve"> PAGEREF _Toc11169302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301E35A6" w:rsidR="0058743F" w:rsidRDefault="0058743F">
      <w:pPr>
        <w:pStyle w:val="TrackName"/>
        <w:spacing w:line="480" w:lineRule="auto"/>
        <w:rPr>
          <w:rFonts w:ascii="Cambria" w:hAnsi="Cambria"/>
          <w:sz w:val="28"/>
          <w:szCs w:val="22"/>
        </w:rPr>
      </w:pPr>
    </w:p>
    <w:p w14:paraId="11FCDC80" w14:textId="2CA3E102" w:rsidR="00B212AF" w:rsidRDefault="00B212AF">
      <w:pPr>
        <w:pStyle w:val="TrackName"/>
        <w:spacing w:line="480" w:lineRule="auto"/>
        <w:rPr>
          <w:rFonts w:ascii="Cambria" w:hAnsi="Cambria"/>
          <w:sz w:val="28"/>
          <w:szCs w:val="22"/>
        </w:rPr>
      </w:pPr>
    </w:p>
    <w:p w14:paraId="25FBE0A5" w14:textId="39C4BD86" w:rsidR="00B212AF" w:rsidRDefault="00B212AF">
      <w:pPr>
        <w:pStyle w:val="TrackName"/>
        <w:spacing w:line="480" w:lineRule="auto"/>
        <w:rPr>
          <w:rFonts w:ascii="Cambria" w:hAnsi="Cambria"/>
          <w:sz w:val="28"/>
          <w:szCs w:val="22"/>
        </w:rPr>
      </w:pPr>
    </w:p>
    <w:p w14:paraId="4BA79FC3" w14:textId="483C8F94" w:rsidR="00B212AF" w:rsidRDefault="00B212AF">
      <w:pPr>
        <w:pStyle w:val="TrackName"/>
        <w:spacing w:line="480" w:lineRule="auto"/>
        <w:rPr>
          <w:rFonts w:ascii="Cambria" w:hAnsi="Cambria"/>
          <w:sz w:val="28"/>
          <w:szCs w:val="22"/>
        </w:rPr>
      </w:pPr>
    </w:p>
    <w:p w14:paraId="565CEFD0" w14:textId="209B1B6E" w:rsidR="00B212AF" w:rsidRDefault="00B212AF">
      <w:pPr>
        <w:pStyle w:val="TrackName"/>
        <w:spacing w:line="480" w:lineRule="auto"/>
        <w:rPr>
          <w:rFonts w:ascii="Cambria" w:hAnsi="Cambria"/>
          <w:sz w:val="28"/>
          <w:szCs w:val="22"/>
        </w:rPr>
      </w:pPr>
    </w:p>
    <w:p w14:paraId="79781F1A" w14:textId="089B0BF0" w:rsidR="00B212AF" w:rsidRDefault="00B212AF">
      <w:pPr>
        <w:pStyle w:val="TrackName"/>
        <w:spacing w:line="480" w:lineRule="auto"/>
        <w:rPr>
          <w:rFonts w:ascii="Cambria" w:hAnsi="Cambria"/>
          <w:sz w:val="28"/>
          <w:szCs w:val="22"/>
        </w:rPr>
      </w:pPr>
    </w:p>
    <w:p w14:paraId="3F25B8CD" w14:textId="67CBA4E1" w:rsidR="00B212AF" w:rsidRDefault="00B212AF">
      <w:pPr>
        <w:pStyle w:val="TrackName"/>
        <w:spacing w:line="480" w:lineRule="auto"/>
        <w:rPr>
          <w:rFonts w:ascii="Cambria" w:hAnsi="Cambria"/>
          <w:sz w:val="28"/>
          <w:szCs w:val="22"/>
        </w:rPr>
      </w:pPr>
    </w:p>
    <w:p w14:paraId="0A812907" w14:textId="77777777" w:rsidR="00B212AF" w:rsidRPr="00662469" w:rsidRDefault="00B212A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lastRenderedPageBreak/>
        <w:t>Introduction</w:t>
      </w:r>
      <w:bookmarkEnd w:id="2"/>
    </w:p>
    <w:p w14:paraId="126F66CA" w14:textId="7B9E413E"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on the principles of openness and co-operation, FLOSS </w:t>
      </w:r>
      <w:r w:rsidR="005E2ABD">
        <w:rPr>
          <w:rFonts w:ascii="Cambria" w:hAnsi="Cambria"/>
        </w:rPr>
        <w:t xml:space="preserve">has 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368032CD" w:rsidR="00A96B2D" w:rsidRDefault="00486882" w:rsidP="00A96B2D">
      <w:pPr>
        <w:spacing w:line="480" w:lineRule="auto"/>
      </w:pPr>
      <w:r>
        <w:rPr>
          <w:rFonts w:ascii="Cambria" w:hAnsi="Cambria"/>
        </w:rPr>
        <w:t xml:space="preserve">The transformation of FLOSS from being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 xml:space="preserve">In short, developers will be at the center of solving the world’s most pressing challenges. However, the real power comes when every developer can create </w:t>
      </w:r>
      <w:r w:rsidRPr="009B22C6">
        <w:rPr>
          <w:rFonts w:ascii="Cambria" w:hAnsi="Cambria"/>
        </w:rPr>
        <w:lastRenderedPageBreak/>
        <w:t>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059ABD78" w14:textId="592B4E5D" w:rsidR="0029514F" w:rsidRDefault="004A2A91" w:rsidP="00BC6521">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D51C7B">
        <w:rPr>
          <w:rFonts w:ascii="Cambria" w:hAnsi="Cambria"/>
        </w:rPr>
        <w:t xml:space="preserve"> </w:t>
      </w:r>
      <w:r>
        <w:rPr>
          <w:rFonts w:ascii="Times New Roman" w:hAnsi="Times New Roman"/>
        </w:rPr>
        <w:t xml:space="preserve">Predictably, the FLOSS model of development </w:t>
      </w:r>
      <w:r w:rsidR="00D51C7B">
        <w:rPr>
          <w:rFonts w:ascii="Times New Roman" w:hAnsi="Times New Roman"/>
        </w:rPr>
        <w:t>has</w:t>
      </w:r>
      <w:r>
        <w:rPr>
          <w:rFonts w:ascii="Times New Roman" w:hAnsi="Times New Roman"/>
        </w:rPr>
        <w:t xml:space="preserve"> </w:t>
      </w:r>
      <w:r w:rsidR="00B212AF">
        <w:rPr>
          <w:rFonts w:ascii="Times New Roman" w:hAnsi="Times New Roman"/>
        </w:rPr>
        <w:t>attracted</w:t>
      </w:r>
      <w:r>
        <w:rPr>
          <w:rFonts w:ascii="Times New Roman" w:hAnsi="Times New Roman"/>
        </w:rPr>
        <w:t xml:space="preserve"> considerable attention from other disciplines</w:t>
      </w:r>
      <w:r w:rsidR="00A44105">
        <w:rPr>
          <w:rFonts w:ascii="Times New Roman" w:eastAsia="SimSun" w:hAnsi="Times New Roman" w:cs="Times"/>
        </w:rPr>
        <w:t>.</w:t>
      </w:r>
      <w:r w:rsidR="00625879">
        <w:rPr>
          <w:rFonts w:ascii="Times New Roman" w:eastAsia="SimSun" w:hAnsi="Times New Roman" w:cs="Times"/>
        </w:rPr>
        <w:t xml:space="preserve"> Specifically, the allure of </w:t>
      </w:r>
      <w:r w:rsidR="00625879">
        <w:rPr>
          <w:rFonts w:ascii="Times New Roman" w:hAnsi="Times New Roman"/>
        </w:rPr>
        <w:t>being able to tap</w:t>
      </w:r>
      <w:r w:rsidR="00625879">
        <w:rPr>
          <w:rFonts w:ascii="Times New Roman" w:hAnsi="Times New Roman" w:cs="Times"/>
          <w:color w:val="1A1718"/>
        </w:rPr>
        <w:t xml:space="preserve"> into the vast reserves of skills spread across the globe,</w:t>
      </w:r>
      <w:r w:rsidR="00625879">
        <w:rPr>
          <w:rFonts w:ascii="Times New Roman" w:hAnsi="Times New Roman"/>
        </w:rPr>
        <w:t xml:space="preserve"> enabling </w:t>
      </w:r>
      <w:r w:rsidR="00625879">
        <w:rPr>
          <w:rFonts w:ascii="Times New Roman" w:hAnsi="Times New Roman"/>
        </w:rPr>
        <w:t>the creation products and services of high</w:t>
      </w:r>
      <w:r w:rsidR="00625879">
        <w:rPr>
          <w:rFonts w:ascii="Times New Roman" w:hAnsi="Times New Roman"/>
        </w:rPr>
        <w:t xml:space="preserve"> quality and functionality</w:t>
      </w:r>
      <w:r w:rsidR="00625879">
        <w:rPr>
          <w:rFonts w:ascii="Times New Roman" w:hAnsi="Times New Roman"/>
        </w:rPr>
        <w:t xml:space="preserve"> at a low cost can be appealing for many organizations and industri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951A49">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MMV , DNDi , CAMBIA ) have looked towards adopting an open source approach for drug discovery, they have been successful at adopting it only in the early phases, where ideas and solutions are crowdsourced from the community. </w:t>
      </w:r>
      <w:r w:rsidR="00BC6521">
        <w:rPr>
          <w:rFonts w:ascii="Cambria" w:hAnsi="Cambria"/>
        </w:rPr>
        <w:t xml:space="preserve">While many organizations are considering the FLOSS approach for developing their products, migrating to a model </w:t>
      </w:r>
      <w:r w:rsidR="0029514F">
        <w:rPr>
          <w:rFonts w:ascii="Cambria" w:hAnsi="Cambria"/>
        </w:rPr>
        <w:t xml:space="preserve">of development </w:t>
      </w:r>
      <w:r w:rsidR="00BC6521">
        <w:rPr>
          <w:rFonts w:ascii="Cambria" w:hAnsi="Cambria"/>
        </w:rPr>
        <w:t>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r w:rsidR="00B212AF" w:rsidRPr="00B212AF">
        <w:rPr>
          <w:rFonts w:ascii="Cambria" w:hAnsi="Cambria"/>
        </w:rPr>
        <w:t xml:space="preserve">Practically, organizations </w:t>
      </w:r>
      <w:r w:rsidR="0029514F">
        <w:rPr>
          <w:rFonts w:ascii="Cambria" w:hAnsi="Cambria"/>
        </w:rPr>
        <w:t xml:space="preserve">are </w:t>
      </w:r>
      <w:r w:rsidR="00B212AF" w:rsidRPr="00B212AF">
        <w:rPr>
          <w:rFonts w:ascii="Cambria" w:hAnsi="Cambria"/>
        </w:rPr>
        <w:t>seek</w:t>
      </w:r>
      <w:r w:rsidR="0029514F">
        <w:rPr>
          <w:rFonts w:ascii="Cambria" w:hAnsi="Cambria"/>
        </w:rPr>
        <w:t>ing</w:t>
      </w:r>
      <w:r w:rsidR="00B212AF" w:rsidRPr="00B212AF">
        <w:rPr>
          <w:rFonts w:ascii="Cambria" w:hAnsi="Cambria"/>
        </w:rPr>
        <w:t xml:space="preserve"> to benefit from the strengths of open collaboration but are unsure about how to integrate it with their own strengths</w:t>
      </w:r>
      <w:r w:rsidR="00625879">
        <w:rPr>
          <w:rFonts w:ascii="Cambria" w:hAnsi="Cambria"/>
        </w:rPr>
        <w:t xml:space="preserve"> and practices that they have painstakingly</w:t>
      </w:r>
      <w:r w:rsidR="0029514F">
        <w:rPr>
          <w:rFonts w:ascii="Cambria" w:hAnsi="Cambria"/>
        </w:rPr>
        <w:t xml:space="preserve"> </w:t>
      </w:r>
      <w:r w:rsidR="005534ED">
        <w:rPr>
          <w:rFonts w:ascii="Cambria" w:hAnsi="Cambria"/>
        </w:rPr>
        <w:t>built over time</w:t>
      </w:r>
      <w:r w:rsidR="00B212AF" w:rsidRPr="00B212AF">
        <w:rPr>
          <w:rFonts w:ascii="Cambria" w:hAnsi="Cambria"/>
        </w:rPr>
        <w:t xml:space="preserve">. </w:t>
      </w:r>
    </w:p>
    <w:p w14:paraId="67B0564D" w14:textId="576ECEA2" w:rsidR="00C3760C" w:rsidRDefault="00301A37" w:rsidP="00C3760C">
      <w:pPr>
        <w:spacing w:line="480" w:lineRule="auto"/>
        <w:rPr>
          <w:rFonts w:ascii="Cambria" w:hAnsi="Cambria"/>
        </w:rPr>
      </w:pPr>
      <w:r w:rsidRPr="00301A37">
        <w:rPr>
          <w:rFonts w:ascii="Cambria" w:hAnsi="Cambria"/>
        </w:rPr>
        <w:t xml:space="preserve">As </w:t>
      </w:r>
      <w:r>
        <w:rPr>
          <w:rFonts w:ascii="Cambria" w:hAnsi="Cambria"/>
        </w:rPr>
        <w:t xml:space="preserve">information systems (IS) </w:t>
      </w:r>
      <w:r w:rsidRPr="00301A37">
        <w:rPr>
          <w:rFonts w:ascii="Cambria" w:hAnsi="Cambria"/>
        </w:rPr>
        <w:t xml:space="preserve">researchers, we are in a unique position to enrich the theories surrounding the FLOSS artifact and inform </w:t>
      </w:r>
      <w:r>
        <w:rPr>
          <w:rFonts w:ascii="Cambria" w:hAnsi="Cambria"/>
        </w:rPr>
        <w:t xml:space="preserve">organizations </w:t>
      </w:r>
      <w:r w:rsidRPr="00301A37">
        <w:rPr>
          <w:rFonts w:ascii="Cambria" w:hAnsi="Cambria"/>
        </w:rPr>
        <w:t>on how they can facilitate value by adopting a FLOSS approach to development.</w:t>
      </w:r>
      <w:r w:rsidR="007C6B9B">
        <w:rPr>
          <w:rFonts w:ascii="Cambria" w:hAnsi="Cambria"/>
        </w:rPr>
        <w:t xml:space="preserve"> </w:t>
      </w:r>
      <w:r w:rsidR="00951A49">
        <w:rPr>
          <w:rFonts w:ascii="Cambria" w:hAnsi="Cambria"/>
        </w:rPr>
        <w:t>Re</w:t>
      </w:r>
      <w:r w:rsidR="008F2222">
        <w:rPr>
          <w:rFonts w:ascii="Cambria" w:hAnsi="Cambria"/>
        </w:rPr>
        <w:t>c</w:t>
      </w:r>
      <w:r w:rsidR="00951A49">
        <w:rPr>
          <w:rFonts w:ascii="Cambria" w:hAnsi="Cambria"/>
        </w:rPr>
        <w:t>ent</w:t>
      </w:r>
      <w:r w:rsidR="00B47521">
        <w:rPr>
          <w:rFonts w:ascii="Cambria" w:hAnsi="Cambria"/>
        </w:rPr>
        <w:t xml:space="preserve"> </w:t>
      </w:r>
      <w:r w:rsidR="00284E01">
        <w:rPr>
          <w:rFonts w:ascii="Cambria" w:hAnsi="Cambria"/>
        </w:rPr>
        <w:t xml:space="preserve">IS </w:t>
      </w:r>
      <w:r w:rsidR="00B47521">
        <w:rPr>
          <w:rFonts w:ascii="Cambria" w:hAnsi="Cambria"/>
        </w:rPr>
        <w:t>research</w:t>
      </w:r>
      <w:r w:rsidR="00951A49">
        <w:rPr>
          <w:rFonts w:ascii="Cambria" w:hAnsi="Cambria"/>
        </w:rPr>
        <w:t xml:space="preserve"> on FLOSS communities</w:t>
      </w:r>
      <w:r w:rsidR="00B47521">
        <w:rPr>
          <w:rFonts w:ascii="Cambria" w:hAnsi="Cambria"/>
        </w:rPr>
        <w:t xml:space="preserve"> </w:t>
      </w:r>
      <w:r w:rsidR="00951A49">
        <w:rPr>
          <w:rFonts w:ascii="Cambria" w:hAnsi="Cambria"/>
        </w:rPr>
        <w:t xml:space="preserve">have focused attention on structures of work </w:t>
      </w:r>
      <w:r w:rsidR="00951A49">
        <w:rPr>
          <w:rFonts w:ascii="Cambria" w:hAnsi="Cambria"/>
        </w:rPr>
        <w:fldChar w:fldCharType="begin" w:fldLock="1"/>
      </w:r>
      <w:r w:rsidR="00951A49">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Howison and Crowston 2014; Lindberg et al. 2016)</w:t>
      </w:r>
      <w:r w:rsidR="00951A49">
        <w:rPr>
          <w:rFonts w:ascii="Cambria" w:hAnsi="Cambria"/>
        </w:rPr>
        <w:fldChar w:fldCharType="end"/>
      </w:r>
      <w:r w:rsidR="00B47521">
        <w:rPr>
          <w:rFonts w:ascii="Cambria" w:hAnsi="Cambria"/>
        </w:rPr>
        <w:t xml:space="preserve">, </w:t>
      </w:r>
      <w:r w:rsidR="00951A49">
        <w:rPr>
          <w:rFonts w:ascii="Cambria" w:hAnsi="Cambria"/>
        </w:rPr>
        <w:t xml:space="preserve">team structure and </w:t>
      </w:r>
      <w:r w:rsidR="00B47521">
        <w:rPr>
          <w:rFonts w:ascii="Cambria" w:hAnsi="Cambria"/>
        </w:rPr>
        <w:t xml:space="preserve">informal </w:t>
      </w:r>
      <w:r w:rsidR="00951A49">
        <w:rPr>
          <w:rFonts w:ascii="Cambria" w:hAnsi="Cambria"/>
        </w:rPr>
        <w:t xml:space="preserve">governance mechanisms </w:t>
      </w:r>
      <w:r w:rsidR="00951A49">
        <w:rPr>
          <w:rFonts w:ascii="Cambria" w:hAnsi="Cambria"/>
        </w:rPr>
        <w:fldChar w:fldCharType="begin" w:fldLock="1"/>
      </w:r>
      <w:r w:rsidR="00951A49">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plainTextFormattedCitation":"(Rullani and Haefliger 2013; Sagers 2004)","previouslyFormattedCitation":"(Rullani and Haefliger 2013; Sagers 2004)"},"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Rullani and Haefliger 2013; Sagers 2004)</w:t>
      </w:r>
      <w:r w:rsidR="00951A49">
        <w:rPr>
          <w:rFonts w:ascii="Cambria" w:hAnsi="Cambria"/>
        </w:rPr>
        <w:fldChar w:fldCharType="end"/>
      </w:r>
      <w:r w:rsidR="00B47521">
        <w:rPr>
          <w:rFonts w:ascii="Cambria" w:hAnsi="Cambria"/>
        </w:rPr>
        <w:t xml:space="preserve"> and </w:t>
      </w:r>
      <w:r w:rsidR="00951A49">
        <w:rPr>
          <w:rFonts w:ascii="Cambria" w:hAnsi="Cambria"/>
        </w:rPr>
        <w:t xml:space="preserve">community </w:t>
      </w:r>
      <w:r w:rsidR="00B47521">
        <w:rPr>
          <w:rFonts w:ascii="Cambria" w:hAnsi="Cambria"/>
        </w:rPr>
        <w:t>ideologies</w:t>
      </w:r>
      <w:r w:rsidR="00951A49">
        <w:rPr>
          <w:rFonts w:ascii="Cambria" w:hAnsi="Cambria"/>
        </w:rPr>
        <w:t xml:space="preserve"> </w:t>
      </w:r>
      <w:r w:rsidR="00951A49">
        <w:rPr>
          <w:rFonts w:ascii="Cambria" w:hAnsi="Cambria"/>
        </w:rPr>
        <w:fldChar w:fldCharType="begin" w:fldLock="1"/>
      </w:r>
      <w:r w:rsidR="00951A49">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Daniel et al. 2018)</w:t>
      </w:r>
      <w:r w:rsidR="00951A49">
        <w:rPr>
          <w:rFonts w:ascii="Cambria" w:hAnsi="Cambria"/>
        </w:rPr>
        <w:fldChar w:fldCharType="end"/>
      </w:r>
      <w:r w:rsidR="00792D08">
        <w:rPr>
          <w:rFonts w:ascii="Cambria" w:hAnsi="Cambria"/>
        </w:rPr>
        <w:t>,</w:t>
      </w:r>
      <w:r w:rsidR="00951A49">
        <w:rPr>
          <w:rFonts w:ascii="Cambria" w:hAnsi="Cambria"/>
        </w:rPr>
        <w:t xml:space="preserve"> </w:t>
      </w:r>
      <w:r w:rsidR="00B47521">
        <w:rPr>
          <w:rFonts w:ascii="Cambria" w:hAnsi="Cambria"/>
        </w:rPr>
        <w:t xml:space="preserve"> </w:t>
      </w:r>
      <w:r w:rsidR="004F7D28">
        <w:rPr>
          <w:rFonts w:ascii="Cambria" w:hAnsi="Cambria"/>
        </w:rPr>
        <w:t>that</w:t>
      </w:r>
      <w:r w:rsidR="00792D08">
        <w:rPr>
          <w:rFonts w:ascii="Cambria" w:hAnsi="Cambria"/>
        </w:rPr>
        <w:t xml:space="preserve"> have been observed to</w:t>
      </w:r>
      <w:r w:rsidR="004F7D28">
        <w:rPr>
          <w:rFonts w:ascii="Cambria" w:hAnsi="Cambria"/>
        </w:rPr>
        <w:t xml:space="preserve"> play an important roles </w:t>
      </w:r>
      <w:r w:rsidR="00B47521">
        <w:rPr>
          <w:rFonts w:ascii="Cambria" w:hAnsi="Cambria"/>
        </w:rPr>
        <w:t>in motivating contributors and overcoming coordination challenges</w:t>
      </w:r>
      <w:r w:rsidR="004F7D28">
        <w:rPr>
          <w:rFonts w:ascii="Cambria" w:hAnsi="Cambria"/>
        </w:rPr>
        <w:t>.</w:t>
      </w:r>
      <w:r w:rsidR="00C3760C">
        <w:rPr>
          <w:rFonts w:ascii="Cambria" w:hAnsi="Cambria"/>
        </w:rPr>
        <w:t xml:space="preserve"> </w:t>
      </w:r>
      <w:r w:rsidR="00C3760C">
        <w:rPr>
          <w:rFonts w:ascii="Cambria" w:hAnsi="Cambria"/>
        </w:rPr>
        <w:t xml:space="preserve">At the core of FLOSS </w:t>
      </w:r>
      <w:r w:rsidR="008F560C">
        <w:rPr>
          <w:rFonts w:ascii="Cambria" w:hAnsi="Cambria"/>
        </w:rPr>
        <w:t>success</w:t>
      </w:r>
      <w:r w:rsidR="00C3760C">
        <w:rPr>
          <w:rFonts w:ascii="Cambria" w:hAnsi="Cambria"/>
        </w:rPr>
        <w:t>, is the information technology artifact</w:t>
      </w:r>
      <w:r w:rsidR="00792D08">
        <w:rPr>
          <w:rFonts w:ascii="Cambria" w:hAnsi="Cambria"/>
        </w:rPr>
        <w:t xml:space="preserve"> (</w:t>
      </w:r>
      <w:bookmarkStart w:id="3" w:name="_GoBack"/>
      <w:bookmarkEnd w:id="3"/>
      <w:r w:rsidR="00C3760C">
        <w:rPr>
          <w:rFonts w:ascii="Cambria" w:hAnsi="Cambria"/>
        </w:rPr>
        <w:t xml:space="preserve">software </w:t>
      </w:r>
      <w:r w:rsidR="008F560C">
        <w:rPr>
          <w:rFonts w:ascii="Cambria" w:hAnsi="Cambria"/>
        </w:rPr>
        <w:t>like</w:t>
      </w:r>
      <w:r w:rsidR="00C3760C">
        <w:rPr>
          <w:rFonts w:ascii="Cambria" w:hAnsi="Cambria"/>
        </w:rPr>
        <w:t xml:space="preserve"> Linux</w:t>
      </w:r>
      <w:r w:rsidR="00792D08">
        <w:rPr>
          <w:rFonts w:ascii="Cambria" w:hAnsi="Cambria"/>
        </w:rPr>
        <w:t>)</w:t>
      </w:r>
      <w:r w:rsidR="00C3760C">
        <w:rPr>
          <w:rFonts w:ascii="Cambria" w:hAnsi="Cambria"/>
        </w:rPr>
        <w:t xml:space="preserve">, that creates value for the community and everyone who directly or indirectly uses it. The unique way of orchestrating work    This thesis explores thi </w:t>
      </w:r>
    </w:p>
    <w:p w14:paraId="1094B6A2" w14:textId="3DE7262D" w:rsidR="00F1076D" w:rsidRDefault="00F1076D" w:rsidP="00BC6521">
      <w:pPr>
        <w:spacing w:line="480" w:lineRule="auto"/>
        <w:rPr>
          <w:rFonts w:ascii="Cambria" w:hAnsi="Cambria"/>
        </w:rPr>
      </w:pPr>
      <w:r>
        <w:rPr>
          <w:rFonts w:ascii="Cambria" w:hAnsi="Cambria"/>
        </w:rPr>
        <w:t xml:space="preserve"> These three attributes of FLOSS, </w:t>
      </w:r>
      <w:r w:rsidR="009632E5">
        <w:rPr>
          <w:rFonts w:ascii="Cambria" w:hAnsi="Cambria"/>
        </w:rPr>
        <w:t>M</w:t>
      </w:r>
      <w:r>
        <w:rPr>
          <w:rFonts w:ascii="Cambria" w:hAnsi="Cambria"/>
        </w:rPr>
        <w:t>oreover</w:t>
      </w:r>
      <w:r w:rsidR="009632E5">
        <w:rPr>
          <w:rFonts w:ascii="Cambria" w:hAnsi="Cambria"/>
        </w:rPr>
        <w:t xml:space="preserve">, </w:t>
      </w:r>
      <w:r w:rsidR="004F1AAA">
        <w:rPr>
          <w:rFonts w:ascii="Cambria" w:hAnsi="Cambria"/>
        </w:rPr>
        <w:t>it is expected that</w:t>
      </w:r>
      <w:r w:rsidR="009632E5">
        <w:rPr>
          <w:rFonts w:ascii="Cambria" w:hAnsi="Cambria"/>
        </w:rPr>
        <w:t xml:space="preserve"> successful projects</w:t>
      </w:r>
      <w:r w:rsidR="004F1AAA">
        <w:rPr>
          <w:rFonts w:ascii="Cambria" w:hAnsi="Cambria"/>
        </w:rPr>
        <w:t xml:space="preserve"> should</w:t>
      </w:r>
      <w:r w:rsidR="009632E5">
        <w:rPr>
          <w:rFonts w:ascii="Cambria" w:hAnsi="Cambria"/>
        </w:rPr>
        <w:t xml:space="preserve"> </w:t>
      </w:r>
      <w:r w:rsidR="008B023D">
        <w:rPr>
          <w:rFonts w:ascii="Cambria" w:hAnsi="Cambria"/>
        </w:rPr>
        <w:t xml:space="preserve">first </w:t>
      </w:r>
      <w:r w:rsidR="004F1AAA">
        <w:rPr>
          <w:rFonts w:ascii="Cambria" w:hAnsi="Cambria"/>
        </w:rPr>
        <w:t>establish</w:t>
      </w:r>
      <w:r>
        <w:rPr>
          <w:rFonts w:ascii="Cambria" w:hAnsi="Cambria"/>
        </w:rPr>
        <w:t xml:space="preserve"> a seamless fit between the three</w:t>
      </w:r>
      <w:r w:rsidR="008B023D">
        <w:rPr>
          <w:rFonts w:ascii="Cambria" w:hAnsi="Cambria"/>
        </w:rPr>
        <w:t xml:space="preserve">. </w:t>
      </w:r>
    </w:p>
    <w:p w14:paraId="31C71AF4" w14:textId="379C653B" w:rsidR="00EB6C0B" w:rsidRDefault="00EB6C0B" w:rsidP="00BC6521">
      <w:pPr>
        <w:spacing w:line="480" w:lineRule="auto"/>
        <w:rPr>
          <w:rFonts w:ascii="Cambria" w:hAnsi="Cambria"/>
        </w:rPr>
      </w:pPr>
      <w:r>
        <w:rPr>
          <w:rFonts w:ascii="Cambria" w:hAnsi="Cambria"/>
        </w:rPr>
        <w:lastRenderedPageBreak/>
        <w:t>STUDY FLOSS VALUE</w:t>
      </w:r>
    </w:p>
    <w:p w14:paraId="1CAD2118" w14:textId="3BCA22F4" w:rsidR="004745A0" w:rsidRDefault="00B212AF" w:rsidP="00BC6521">
      <w:pPr>
        <w:spacing w:line="480" w:lineRule="auto"/>
        <w:rPr>
          <w:rFonts w:ascii="Cambria" w:hAnsi="Cambria"/>
        </w:rPr>
      </w:pPr>
      <w:r w:rsidRPr="0040176A">
        <w:rPr>
          <w:rFonts w:ascii="Cambria" w:hAnsi="Cambria"/>
        </w:rPr>
        <w:t xml:space="preserve">The fact that </w:t>
      </w:r>
      <w:r>
        <w:rPr>
          <w:rFonts w:ascii="Cambria" w:hAnsi="Cambria"/>
        </w:rPr>
        <w:t xml:space="preserve">many </w:t>
      </w:r>
      <w:r w:rsidRPr="0040176A">
        <w:rPr>
          <w:rFonts w:ascii="Cambria" w:hAnsi="Cambria"/>
        </w:rPr>
        <w:t xml:space="preserve">organizations are yet to experience the success of the FLOSS </w:t>
      </w:r>
      <w:r>
        <w:rPr>
          <w:rFonts w:ascii="Cambria" w:hAnsi="Cambria"/>
        </w:rPr>
        <w:t xml:space="preserve">model of </w:t>
      </w:r>
      <w:r w:rsidRPr="0040176A">
        <w:rPr>
          <w:rFonts w:ascii="Cambria" w:hAnsi="Cambria"/>
        </w:rPr>
        <w:t>development calls for a deeper theoretical enquiry into the value creation mechanisms associated with FLOSS</w:t>
      </w:r>
      <w:r>
        <w:rPr>
          <w:rFonts w:ascii="Cambria" w:hAnsi="Cambria"/>
        </w:rPr>
        <w:t>.</w:t>
      </w:r>
    </w:p>
    <w:p w14:paraId="1100394A" w14:textId="11291B23" w:rsidR="00BC6521" w:rsidRDefault="00EB6C0B" w:rsidP="0040176A">
      <w:pPr>
        <w:spacing w:line="480" w:lineRule="auto"/>
        <w:rPr>
          <w:rFonts w:ascii="Cambria" w:hAnsi="Cambria"/>
        </w:rPr>
      </w:pPr>
      <w:r>
        <w:rPr>
          <w:rFonts w:ascii="Cambria" w:hAnsi="Cambria"/>
        </w:rPr>
        <w:t>STUDY CHARACTERISTICS THAT DIFFERENTUATE IT FROM TRADITIONAL SOFTWRE DEVELOPMENT</w:t>
      </w:r>
    </w:p>
    <w:p w14:paraId="4DB88C26" w14:textId="5CA3BFC1" w:rsidR="002944A8" w:rsidRDefault="002944A8" w:rsidP="0040176A">
      <w:pPr>
        <w:spacing w:line="480" w:lineRule="auto"/>
        <w:rPr>
          <w:rFonts w:ascii="Cambria" w:hAnsi="Cambria"/>
        </w:rPr>
      </w:pPr>
      <w:r>
        <w:rPr>
          <w:rFonts w:ascii="Times New Roman" w:hAnsi="Times New Roman"/>
        </w:rPr>
        <w:t xml:space="preserve">Moreover, the evolved coordination and improved motivational mechanisms employed in FLOSS projects </w:t>
      </w:r>
      <w:bookmarkStart w:id="4" w:name="__UnoMark__310371_2156521051"/>
      <w:bookmarkStart w:id="5" w:name="__UnoMark__310370_2156521051"/>
      <w:bookmarkStart w:id="6" w:name="__UnoMark__310365_2156521051"/>
      <w:bookmarkStart w:id="7" w:name="__UnoMark__310238_2156521051"/>
      <w:bookmarkStart w:id="8" w:name="__UnoMark__310237_2156521051"/>
      <w:bookmarkStart w:id="9" w:name="__UnoMark__310232_2156521051"/>
      <w:bookmarkStart w:id="10" w:name="__UnoMark__310108_2156521051"/>
      <w:bookmarkStart w:id="11" w:name="__UnoMark__310107_2156521051"/>
      <w:bookmarkStart w:id="12" w:name="__UnoMark__310102_2156521051"/>
      <w:bookmarkStart w:id="13" w:name="__UnoMark__309981_2156521051"/>
      <w:bookmarkStart w:id="14" w:name="__UnoMark__309980_2156521051"/>
      <w:bookmarkStart w:id="15" w:name="__UnoMark__309968_2156521051"/>
      <w:bookmarkStart w:id="16" w:name="__UnoMark__309857_2156521051"/>
      <w:bookmarkStart w:id="17" w:name="__UnoMark__309856_2156521051"/>
      <w:bookmarkStart w:id="18" w:name="__UnoMark__309841_2156521051"/>
      <w:r>
        <w:rPr>
          <w:rFonts w:ascii="Times New Roman" w:hAnsi="Times New Roman"/>
        </w:rPr>
        <w:t>(Howison &amp; Crowston 2014; Lindberg et al. 2016)</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Times New Roman" w:hAnsi="Times New Roman"/>
        </w:rPr>
        <w:t xml:space="preserve"> have allowed commercial organizations to look towards FLOSS as a viable mode of software development. These mechanisms, when correctly leveraged can allow project owners to </w:t>
      </w:r>
      <w:r>
        <w:rPr>
          <w:rFonts w:ascii="Times New Roman" w:hAnsi="Times New Roman" w:cs="Times"/>
          <w:color w:val="1A1718"/>
        </w:rPr>
        <w:t>tap into the vast reserves of programming skills spread across the globe,</w:t>
      </w:r>
      <w:r>
        <w:rPr>
          <w:rFonts w:ascii="Times New Roman" w:hAnsi="Times New Roman"/>
        </w:rPr>
        <w:t xml:space="preserve"> enabling them to create software that surpasses proprietary software in both quality and functionality </w:t>
      </w:r>
      <w:bookmarkStart w:id="19" w:name="__UnoMark__310373_2156521051"/>
      <w:bookmarkStart w:id="20" w:name="__UnoMark__310372_2156521051"/>
      <w:bookmarkStart w:id="21" w:name="__UnoMark__310355_2156521051"/>
      <w:bookmarkStart w:id="22" w:name="__UnoMark__310240_2156521051"/>
      <w:bookmarkStart w:id="23" w:name="__UnoMark__310239_2156521051"/>
      <w:bookmarkStart w:id="24" w:name="__UnoMark__310200_2156521051"/>
      <w:bookmarkStart w:id="25" w:name="__UnoMark__310110_2156521051"/>
      <w:bookmarkStart w:id="26" w:name="__UnoMark__310109_2156521051"/>
      <w:bookmarkStart w:id="27" w:name="__UnoMark__310095_2156521051"/>
      <w:bookmarkStart w:id="28" w:name="__UnoMark__309983_2156521051"/>
      <w:bookmarkStart w:id="29" w:name="__UnoMark__309982_2156521051"/>
      <w:bookmarkStart w:id="30" w:name="__UnoMark__309949_2156521051"/>
      <w:bookmarkStart w:id="31" w:name="__UnoMark__309859_2156521051"/>
      <w:bookmarkStart w:id="32" w:name="__UnoMark__309858_2156521051"/>
      <w:bookmarkStart w:id="33" w:name="__UnoMark__309848_2156521051"/>
      <w:bookmarkStart w:id="34" w:name="__Fieldmark__526_1958256960"/>
      <w:bookmarkStart w:id="35" w:name="__Fieldmark__17_3051922026"/>
      <w:bookmarkStart w:id="36" w:name="__UnoMark__53148_3051922026"/>
      <w:bookmarkStart w:id="37" w:name="__UnoMark__53164_3051922026"/>
      <w:bookmarkStart w:id="38" w:name="__UnoMark__53165_3051922026"/>
      <w:bookmarkStart w:id="39" w:name="__UnoMark__1004805_2658562751"/>
      <w:bookmarkStart w:id="40" w:name="__UnoMark__1004821_2658562751"/>
      <w:bookmarkStart w:id="41" w:name="__UnoMark__1004822_2658562751"/>
      <w:r>
        <w:rPr>
          <w:rFonts w:ascii="Times New Roman" w:hAnsi="Times New Roman"/>
        </w:rPr>
        <w:t>(Coverity 2013)</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Pr>
          <w:rFonts w:ascii="Times New Roman" w:hAnsi="Times New Roman"/>
        </w:rPr>
        <w:t>.</w:t>
      </w:r>
    </w:p>
    <w:p w14:paraId="3DF66160" w14:textId="63EB335A" w:rsidR="00536AE6" w:rsidRDefault="00536AE6" w:rsidP="00536AE6">
      <w:pPr>
        <w:widowControl w:val="0"/>
        <w:spacing w:line="480" w:lineRule="auto"/>
      </w:pPr>
      <w:r>
        <w:rPr>
          <w:rFonts w:ascii="Times New Roman" w:hAnsi="Times New Roman"/>
        </w:rPr>
        <w:t>Although organizations are beginning to take interest in the open source model of software development, FLOSS research incorporating an organizational perspective is rather limited</w:t>
      </w:r>
      <w:bookmarkStart w:id="42" w:name="__Fieldmark__5820_2156521051"/>
      <w:r>
        <w:rPr>
          <w:rFonts w:ascii="Times New Roman" w:hAnsi="Times New Roman"/>
        </w:rPr>
        <w:t xml:space="preserve"> </w:t>
      </w:r>
      <w:bookmarkStart w:id="43" w:name="__UnoMark__310385_2156521051"/>
      <w:bookmarkStart w:id="44" w:name="__UnoMark__310384_2156521051"/>
      <w:bookmarkStart w:id="45" w:name="__UnoMark__310360_2156521051"/>
      <w:bookmarkStart w:id="46" w:name="__UnoMark__310252_2156521051"/>
      <w:bookmarkStart w:id="47" w:name="__UnoMark__310251_2156521051"/>
      <w:bookmarkStart w:id="48" w:name="__UnoMark__310228_2156521051"/>
      <w:bookmarkStart w:id="49" w:name="__UnoMark__310122_2156521051"/>
      <w:bookmarkStart w:id="50" w:name="__UnoMark__310121_2156521051"/>
      <w:bookmarkStart w:id="51" w:name="__UnoMark__310101_2156521051"/>
      <w:bookmarkStart w:id="52" w:name="__UnoMark__309995_2156521051"/>
      <w:bookmarkStart w:id="53" w:name="__UnoMark__309994_2156521051"/>
      <w:bookmarkStart w:id="54" w:name="__UnoMark__309950_2156521051"/>
      <w:bookmarkStart w:id="55" w:name="__UnoMark__309871_2156521051"/>
      <w:bookmarkStart w:id="56" w:name="__UnoMark__309870_2156521051"/>
      <w:bookmarkStart w:id="57" w:name="__UnoMark__309824_2156521051"/>
      <w:bookmarkStart w:id="58" w:name="__UnoMark__309750_2156521051"/>
      <w:bookmarkStart w:id="59" w:name="__UnoMark__309749_2156521051"/>
      <w:bookmarkEnd w:id="42"/>
      <w:r>
        <w:rPr>
          <w:rFonts w:ascii="Times New Roman" w:hAnsi="Times New Roman"/>
        </w:rPr>
        <w:t>(Crowston et al. 2012)</w:t>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ascii="Times New Roman" w:hAnsi="Times New Roman"/>
        </w:rPr>
        <w:t xml:space="preserve">. Organizational participation in FLOSS projects is expected to have strong implications for developers’ motivations, given the coexistence and interactions of institutions and social practices that build on the contributors’ different moral premises </w:t>
      </w:r>
      <w:bookmarkStart w:id="60" w:name="__UnoMark__310387_2156521051"/>
      <w:bookmarkStart w:id="61" w:name="__UnoMark__310386_2156521051"/>
      <w:bookmarkStart w:id="62" w:name="__UnoMark__310337_2156521051"/>
      <w:bookmarkStart w:id="63" w:name="__UnoMark__310254_2156521051"/>
      <w:bookmarkStart w:id="64" w:name="__UnoMark__310253_2156521051"/>
      <w:bookmarkStart w:id="65" w:name="__UnoMark__310220_2156521051"/>
      <w:bookmarkStart w:id="66" w:name="__UnoMark__310124_2156521051"/>
      <w:bookmarkStart w:id="67" w:name="__UnoMark__310123_2156521051"/>
      <w:bookmarkStart w:id="68" w:name="__UnoMark__310088_2156521051"/>
      <w:bookmarkStart w:id="69" w:name="__UnoMark__309997_2156521051"/>
      <w:bookmarkStart w:id="70" w:name="__UnoMark__309996_2156521051"/>
      <w:bookmarkStart w:id="71" w:name="__UnoMark__309969_2156521051"/>
      <w:bookmarkStart w:id="72" w:name="__UnoMark__309873_2156521051"/>
      <w:bookmarkStart w:id="73" w:name="__UnoMark__309872_2156521051"/>
      <w:bookmarkStart w:id="74" w:name="__UnoMark__309854_2156521051"/>
      <w:bookmarkStart w:id="75" w:name="__UnoMark__309752_2156521051"/>
      <w:bookmarkStart w:id="76" w:name="__UnoMark__309751_2156521051"/>
      <w:r>
        <w:rPr>
          <w:rFonts w:ascii="Times New Roman" w:hAnsi="Times New Roman"/>
        </w:rPr>
        <w:t>(Von Krogh et al.2012)</w:t>
      </w:r>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rPr>
          <w:rFonts w:ascii="Times New Roman" w:hAnsi="Times New Roman"/>
        </w:rPr>
        <w:t xml:space="preserve">. These interactions can result in a trade-off between openness (increasing autonomy and stimulating innovation, creativity, and organizational growth) and control (over platform activities, efficient development practices, and intellectual property right appropriation </w:t>
      </w:r>
      <w:bookmarkStart w:id="77" w:name="__UnoMark__310389_2156521051"/>
      <w:bookmarkStart w:id="78" w:name="__UnoMark__310388_2156521051"/>
      <w:bookmarkStart w:id="79" w:name="__UnoMark__310354_2156521051"/>
      <w:bookmarkStart w:id="80" w:name="__UnoMark__310256_2156521051"/>
      <w:bookmarkStart w:id="81" w:name="__UnoMark__310255_2156521051"/>
      <w:bookmarkStart w:id="82" w:name="__UnoMark__310225_2156521051"/>
      <w:bookmarkStart w:id="83" w:name="__UnoMark__310126_2156521051"/>
      <w:bookmarkStart w:id="84" w:name="__UnoMark__310125_2156521051"/>
      <w:bookmarkStart w:id="85" w:name="__UnoMark__310084_2156521051"/>
      <w:bookmarkStart w:id="86" w:name="__UnoMark__309999_2156521051"/>
      <w:bookmarkStart w:id="87" w:name="__UnoMark__309998_2156521051"/>
      <w:bookmarkStart w:id="88" w:name="__UnoMark__309978_2156521051"/>
      <w:bookmarkStart w:id="89" w:name="__UnoMark__309875_2156521051"/>
      <w:bookmarkStart w:id="90" w:name="__UnoMark__309874_2156521051"/>
      <w:bookmarkStart w:id="91" w:name="__UnoMark__309825_2156521051"/>
      <w:bookmarkStart w:id="92" w:name="__UnoMark__309754_2156521051"/>
      <w:bookmarkStart w:id="93" w:name="__UnoMark__309753_2156521051"/>
      <w:r>
        <w:rPr>
          <w:rFonts w:ascii="Times New Roman" w:hAnsi="Times New Roman"/>
        </w:rPr>
        <w:t>(Jarvenpaa &amp; Lang 2011)</w:t>
      </w:r>
      <w:r>
        <w:fldChar w:fldCharType="begin" w:fldLock="1"/>
      </w:r>
      <w:r w:rsidR="00951A49">
        <w:rPr>
          <w:rFonts w:ascii="Times New Roman" w:hAnsi="Times New Roman"/>
        </w:rPr>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Pr>
          <w:rFonts w:ascii="Times New Roman" w:hAnsi="Times New Roman"/>
        </w:rPr>
        <w:fldChar w:fldCharType="end"/>
      </w:r>
      <w:bookmarkStart w:id="94" w:name="__Fieldmark__319864_2156521051"/>
      <w:bookmarkStart w:id="95" w:name="__Fieldmark__36798_2156521051"/>
      <w:bookmarkStart w:id="96" w:name="__Fieldmark__5847_2156521051"/>
      <w:bookmarkStart w:id="97" w:name="__Fieldmark__312564_2156521051"/>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rsidR="00951A49">
        <w:rPr>
          <w:rFonts w:ascii="Times New Roman" w:hAnsi="Times New Roman"/>
        </w:rPr>
        <w:t>(Engeström 2007; Jarvenpaa and Lang 2011)(Engeström 2007; Jarvenpaa and Lang 2011)(Engeström 2007; Jarvenpaa and Lang 2011)</w:t>
      </w:r>
      <w:r>
        <w:rPr>
          <w:rFonts w:ascii="Times New Roman" w:hAnsi="Times New Roman"/>
        </w:rPr>
        <w:t xml:space="preserve">. The trade-off manifests as a boundary management problem that, if effectively managed, can directly influence the innovative and absorptive capacity of the FLOSS community </w:t>
      </w:r>
      <w:bookmarkStart w:id="98" w:name="__UnoMark__310391_2156521051"/>
      <w:bookmarkStart w:id="99" w:name="__UnoMark__310390_2156521051"/>
      <w:bookmarkStart w:id="100" w:name="__UnoMark__310362_2156521051"/>
      <w:bookmarkStart w:id="101" w:name="__UnoMark__310258_2156521051"/>
      <w:bookmarkStart w:id="102" w:name="__UnoMark__310257_2156521051"/>
      <w:bookmarkStart w:id="103" w:name="__UnoMark__310221_2156521051"/>
      <w:bookmarkStart w:id="104" w:name="__UnoMark__310128_2156521051"/>
      <w:bookmarkStart w:id="105" w:name="__UnoMark__310127_2156521051"/>
      <w:bookmarkStart w:id="106" w:name="__UnoMark__310105_2156521051"/>
      <w:bookmarkStart w:id="107" w:name="__UnoMark__310001_2156521051"/>
      <w:bookmarkStart w:id="108" w:name="__UnoMark__310000_2156521051"/>
      <w:bookmarkStart w:id="109" w:name="__UnoMark__309971_2156521051"/>
      <w:bookmarkStart w:id="110" w:name="__UnoMark__309877_2156521051"/>
      <w:bookmarkStart w:id="111" w:name="__UnoMark__309876_2156521051"/>
      <w:bookmarkStart w:id="112" w:name="__UnoMark__309817_2156521051"/>
      <w:bookmarkStart w:id="113" w:name="__UnoMark__309756_2156521051"/>
      <w:bookmarkStart w:id="114" w:name="__UnoMark__309755_2156521051"/>
      <w:bookmarkStart w:id="115" w:name="__Fieldmark__5857_2156521051"/>
      <w:r>
        <w:rPr>
          <w:rFonts w:ascii="Times New Roman" w:hAnsi="Times New Roman"/>
        </w:rPr>
        <w:t>(Teigland et al. 2014)</w:t>
      </w:r>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Pr>
          <w:rFonts w:ascii="Times New Roman" w:hAnsi="Times New Roman"/>
        </w:rPr>
        <w:t xml:space="preserve">. Given the trade-off between openness and control when organizations get involved in FLOSS projects, it should be expected that the value creation mechanisms that operate in individual owned projects get altered when organizations own the FLOSS projects. An important aspect of this dissertation is to expand our knowledge regarding organizational participation in FLOSS projects by examining the impact of organizational ownership on the value creation mechanisms that operate in FLOSS projects. </w:t>
      </w:r>
    </w:p>
    <w:p w14:paraId="7C017AB2" w14:textId="77777777" w:rsidR="00D51C7B" w:rsidRDefault="00D51C7B" w:rsidP="0040176A">
      <w:pPr>
        <w:spacing w:line="480" w:lineRule="auto"/>
        <w:rPr>
          <w:rFonts w:ascii="Cambria" w:hAnsi="Cambria"/>
        </w:rPr>
      </w:pPr>
    </w:p>
    <w:p w14:paraId="0B049CD6" w14:textId="0000E8CA" w:rsidR="009750F8" w:rsidRDefault="0040176A" w:rsidP="0040176A">
      <w:pPr>
        <w:spacing w:line="480" w:lineRule="auto"/>
        <w:rPr>
          <w:rFonts w:ascii="Cambria" w:hAnsi="Cambria"/>
        </w:rPr>
      </w:pPr>
      <w:r w:rsidRPr="0040176A">
        <w:rPr>
          <w:rFonts w:ascii="Cambria" w:hAnsi="Cambria"/>
        </w:rPr>
        <w:t xml:space="preserve"> </w:t>
      </w:r>
      <w:r w:rsidR="003F3CD7">
        <w:rPr>
          <w:rFonts w:ascii="Cambria" w:hAnsi="Cambria"/>
        </w:rPr>
        <w:t xml:space="preserve">Why </w:t>
      </w:r>
      <w:r w:rsidRPr="0040176A">
        <w:rPr>
          <w:rFonts w:ascii="Cambria" w:hAnsi="Cambria"/>
        </w:rPr>
        <w:t xml:space="preserve">artifact such as its work, governance structures, and </w:t>
      </w:r>
      <w:r w:rsidR="00B84E22">
        <w:rPr>
          <w:rFonts w:ascii="Cambria" w:hAnsi="Cambria"/>
        </w:rPr>
        <w:t>communities.</w:t>
      </w:r>
    </w:p>
    <w:p w14:paraId="1AE7424A" w14:textId="15948663" w:rsidR="003364EA" w:rsidRDefault="003F3CD7" w:rsidP="0040176A">
      <w:pPr>
        <w:spacing w:line="480" w:lineRule="auto"/>
        <w:rPr>
          <w:rFonts w:ascii="Cambria" w:hAnsi="Cambria"/>
        </w:rPr>
      </w:pPr>
      <w:r>
        <w:rPr>
          <w:rFonts w:ascii="Cambria" w:hAnsi="Cambria"/>
        </w:rPr>
        <w:lastRenderedPageBreak/>
        <w:t>Less work on ideologies.. moreover conflicting findings with license choice</w:t>
      </w:r>
    </w:p>
    <w:p w14:paraId="15B9DB92" w14:textId="16291A9A" w:rsidR="003364EA" w:rsidRDefault="003364EA" w:rsidP="0040176A">
      <w:pPr>
        <w:spacing w:line="480" w:lineRule="auto"/>
        <w:rPr>
          <w:rFonts w:ascii="Cambria" w:hAnsi="Cambria"/>
        </w:rPr>
      </w:pPr>
      <w:r>
        <w:rPr>
          <w:rFonts w:ascii="Times New Roman" w:eastAsia="SimSun" w:hAnsi="Times New Roman" w:cs="Times"/>
        </w:rPr>
        <w:t xml:space="preserve">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structures and, c) collaborative development platforms?</w:t>
      </w:r>
    </w:p>
    <w:p w14:paraId="27361EE3" w14:textId="3AF68925" w:rsidR="00B84E22" w:rsidRDefault="00B84E22" w:rsidP="0040176A">
      <w:pPr>
        <w:spacing w:line="480" w:lineRule="auto"/>
        <w:rPr>
          <w:rFonts w:ascii="Cambria" w:hAnsi="Cambria"/>
        </w:rPr>
      </w:pPr>
      <w:r>
        <w:rPr>
          <w:rFonts w:ascii="Cambria" w:hAnsi="Cambria"/>
        </w:rPr>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and network governanc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116" w:name="_Toc11169295"/>
      <w:r w:rsidRPr="00662469">
        <w:t>Structure of The Dissertation</w:t>
      </w:r>
      <w:bookmarkEnd w:id="116"/>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117" w:name="_Toc11169296"/>
      <w:r>
        <w:lastRenderedPageBreak/>
        <w:t>Three Essays at a Glance</w:t>
      </w:r>
      <w:bookmarkEnd w:id="117"/>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118" w:name="_Toc11169297"/>
      <w:r w:rsidRPr="003001A3">
        <w:rPr>
          <w:i/>
          <w:iCs/>
          <w:sz w:val="24"/>
          <w:szCs w:val="18"/>
        </w:rPr>
        <w:t>Essay 1: Work Structures of Open Source Projects</w:t>
      </w:r>
      <w:bookmarkEnd w:id="118"/>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21E033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D61862">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119"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119"/>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 the proportion of core contributors increases from 0 to 1, the hazard rates increases by 0.96 ,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120"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120"/>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lastRenderedPageBreak/>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3AD87D0F"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D61862">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lastRenderedPageBreak/>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supports the moderatin</w:t>
            </w:r>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121" w:name="_Toc11169300"/>
      <w:r>
        <w:t>Essay 1</w:t>
      </w:r>
      <w:bookmarkEnd w:id="121"/>
    </w:p>
    <w:p w14:paraId="1FEC2F74" w14:textId="345017A0" w:rsidR="00BB5149" w:rsidRDefault="00BB5149" w:rsidP="00BB5149">
      <w:pPr>
        <w:pStyle w:val="Heading1"/>
      </w:pPr>
      <w:bookmarkStart w:id="122" w:name="_Toc11169301"/>
      <w:r>
        <w:t>Essay 2</w:t>
      </w:r>
      <w:bookmarkEnd w:id="122"/>
    </w:p>
    <w:p w14:paraId="38AAD777" w14:textId="0E8AB7EF" w:rsidR="00BB5149" w:rsidRPr="00BB5149" w:rsidRDefault="00BB5149" w:rsidP="00BB5149">
      <w:pPr>
        <w:pStyle w:val="Heading1"/>
      </w:pPr>
      <w:bookmarkStart w:id="123" w:name="_Toc11169302"/>
      <w:r>
        <w:t>Essay 3</w:t>
      </w:r>
      <w:bookmarkEnd w:id="123"/>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65037" w14:textId="77777777" w:rsidR="007B0715" w:rsidRDefault="007B0715">
      <w:pPr>
        <w:spacing w:after="0"/>
      </w:pPr>
      <w:r>
        <w:separator/>
      </w:r>
    </w:p>
  </w:endnote>
  <w:endnote w:type="continuationSeparator" w:id="0">
    <w:p w14:paraId="72F28DD8" w14:textId="77777777" w:rsidR="007B0715" w:rsidRDefault="007B07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29C53" w14:textId="77777777" w:rsidR="007B0715" w:rsidRDefault="007B0715">
      <w:r>
        <w:separator/>
      </w:r>
    </w:p>
  </w:footnote>
  <w:footnote w:type="continuationSeparator" w:id="0">
    <w:p w14:paraId="0F29931D" w14:textId="77777777" w:rsidR="007B0715" w:rsidRDefault="007B0715">
      <w:r>
        <w:continuationSeparator/>
      </w:r>
    </w:p>
  </w:footnote>
  <w:footnote w:id="1">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0114"/>
    <w:rsid w:val="00052107"/>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A2B10"/>
    <w:rsid w:val="001B1AE4"/>
    <w:rsid w:val="001E1E99"/>
    <w:rsid w:val="001E5268"/>
    <w:rsid w:val="001F4F56"/>
    <w:rsid w:val="00203165"/>
    <w:rsid w:val="0024267A"/>
    <w:rsid w:val="00272C08"/>
    <w:rsid w:val="002747C1"/>
    <w:rsid w:val="00284E01"/>
    <w:rsid w:val="002853DC"/>
    <w:rsid w:val="00292263"/>
    <w:rsid w:val="002944A8"/>
    <w:rsid w:val="0029514F"/>
    <w:rsid w:val="0029773A"/>
    <w:rsid w:val="002A4038"/>
    <w:rsid w:val="002E2536"/>
    <w:rsid w:val="003001A3"/>
    <w:rsid w:val="00301A37"/>
    <w:rsid w:val="0030650A"/>
    <w:rsid w:val="00315746"/>
    <w:rsid w:val="00317E08"/>
    <w:rsid w:val="00320121"/>
    <w:rsid w:val="003265C0"/>
    <w:rsid w:val="003364EA"/>
    <w:rsid w:val="003755A5"/>
    <w:rsid w:val="00377F57"/>
    <w:rsid w:val="00384A76"/>
    <w:rsid w:val="003E35AD"/>
    <w:rsid w:val="003E4780"/>
    <w:rsid w:val="003F3CD7"/>
    <w:rsid w:val="003F5946"/>
    <w:rsid w:val="003F6BDB"/>
    <w:rsid w:val="0040176A"/>
    <w:rsid w:val="004040D9"/>
    <w:rsid w:val="00407087"/>
    <w:rsid w:val="004203B2"/>
    <w:rsid w:val="004208E0"/>
    <w:rsid w:val="0043374C"/>
    <w:rsid w:val="00446C50"/>
    <w:rsid w:val="004537EE"/>
    <w:rsid w:val="00454AB0"/>
    <w:rsid w:val="00467FA3"/>
    <w:rsid w:val="004745A0"/>
    <w:rsid w:val="00486882"/>
    <w:rsid w:val="004A2A91"/>
    <w:rsid w:val="004A38C9"/>
    <w:rsid w:val="004A6593"/>
    <w:rsid w:val="004B30CC"/>
    <w:rsid w:val="004B60B8"/>
    <w:rsid w:val="004C0517"/>
    <w:rsid w:val="004D194B"/>
    <w:rsid w:val="004F1AAA"/>
    <w:rsid w:val="004F64AA"/>
    <w:rsid w:val="004F7D28"/>
    <w:rsid w:val="0051178C"/>
    <w:rsid w:val="005242A9"/>
    <w:rsid w:val="005270A0"/>
    <w:rsid w:val="00536AE6"/>
    <w:rsid w:val="00537C2F"/>
    <w:rsid w:val="005472AC"/>
    <w:rsid w:val="00552877"/>
    <w:rsid w:val="005534ED"/>
    <w:rsid w:val="00571D88"/>
    <w:rsid w:val="00581361"/>
    <w:rsid w:val="0058743F"/>
    <w:rsid w:val="0059349A"/>
    <w:rsid w:val="005A0D0F"/>
    <w:rsid w:val="005B10FB"/>
    <w:rsid w:val="005B1B02"/>
    <w:rsid w:val="005D6C3E"/>
    <w:rsid w:val="005E2ABD"/>
    <w:rsid w:val="005E5C82"/>
    <w:rsid w:val="005F3A32"/>
    <w:rsid w:val="00602DD2"/>
    <w:rsid w:val="00625879"/>
    <w:rsid w:val="00632AD8"/>
    <w:rsid w:val="006422CD"/>
    <w:rsid w:val="00652EC4"/>
    <w:rsid w:val="00654FC8"/>
    <w:rsid w:val="00662469"/>
    <w:rsid w:val="006B60CA"/>
    <w:rsid w:val="006C4885"/>
    <w:rsid w:val="006D1970"/>
    <w:rsid w:val="006D45A2"/>
    <w:rsid w:val="006D56A6"/>
    <w:rsid w:val="006F3B14"/>
    <w:rsid w:val="00710E39"/>
    <w:rsid w:val="007114FE"/>
    <w:rsid w:val="00714D28"/>
    <w:rsid w:val="007529A1"/>
    <w:rsid w:val="00792D08"/>
    <w:rsid w:val="007B0715"/>
    <w:rsid w:val="007B70BA"/>
    <w:rsid w:val="007C6B9B"/>
    <w:rsid w:val="007F26E3"/>
    <w:rsid w:val="00814795"/>
    <w:rsid w:val="008250CD"/>
    <w:rsid w:val="00842474"/>
    <w:rsid w:val="008434B0"/>
    <w:rsid w:val="00843A1D"/>
    <w:rsid w:val="00850D74"/>
    <w:rsid w:val="00856EE3"/>
    <w:rsid w:val="008643BC"/>
    <w:rsid w:val="008644FB"/>
    <w:rsid w:val="008718F4"/>
    <w:rsid w:val="00873606"/>
    <w:rsid w:val="00877ABB"/>
    <w:rsid w:val="0088027E"/>
    <w:rsid w:val="008878D0"/>
    <w:rsid w:val="008B023D"/>
    <w:rsid w:val="008C5013"/>
    <w:rsid w:val="008D0615"/>
    <w:rsid w:val="008E2052"/>
    <w:rsid w:val="008E6A09"/>
    <w:rsid w:val="008F2222"/>
    <w:rsid w:val="008F560C"/>
    <w:rsid w:val="009007A4"/>
    <w:rsid w:val="00904608"/>
    <w:rsid w:val="00913F85"/>
    <w:rsid w:val="0094460D"/>
    <w:rsid w:val="00951A49"/>
    <w:rsid w:val="009559FE"/>
    <w:rsid w:val="009632E5"/>
    <w:rsid w:val="009750F8"/>
    <w:rsid w:val="009902D8"/>
    <w:rsid w:val="009A6804"/>
    <w:rsid w:val="009B22AC"/>
    <w:rsid w:val="009B22C6"/>
    <w:rsid w:val="009C121B"/>
    <w:rsid w:val="009C585A"/>
    <w:rsid w:val="009D7900"/>
    <w:rsid w:val="009E6FA8"/>
    <w:rsid w:val="009F393C"/>
    <w:rsid w:val="00A35711"/>
    <w:rsid w:val="00A44105"/>
    <w:rsid w:val="00A4603E"/>
    <w:rsid w:val="00A55C8C"/>
    <w:rsid w:val="00A56EE8"/>
    <w:rsid w:val="00A6261B"/>
    <w:rsid w:val="00A96B2D"/>
    <w:rsid w:val="00B01036"/>
    <w:rsid w:val="00B212AF"/>
    <w:rsid w:val="00B30E28"/>
    <w:rsid w:val="00B47521"/>
    <w:rsid w:val="00B54839"/>
    <w:rsid w:val="00B74374"/>
    <w:rsid w:val="00B84E22"/>
    <w:rsid w:val="00B902B7"/>
    <w:rsid w:val="00BB5149"/>
    <w:rsid w:val="00BC6521"/>
    <w:rsid w:val="00BD52D4"/>
    <w:rsid w:val="00BF2C9B"/>
    <w:rsid w:val="00C10A3B"/>
    <w:rsid w:val="00C272D6"/>
    <w:rsid w:val="00C34CC0"/>
    <w:rsid w:val="00C3760C"/>
    <w:rsid w:val="00C41B70"/>
    <w:rsid w:val="00C82CE8"/>
    <w:rsid w:val="00C86476"/>
    <w:rsid w:val="00C93EF4"/>
    <w:rsid w:val="00CA4371"/>
    <w:rsid w:val="00CA64AC"/>
    <w:rsid w:val="00CB5A0A"/>
    <w:rsid w:val="00CC1184"/>
    <w:rsid w:val="00CD0B86"/>
    <w:rsid w:val="00CD503B"/>
    <w:rsid w:val="00CE0F18"/>
    <w:rsid w:val="00CE3C2E"/>
    <w:rsid w:val="00CE412B"/>
    <w:rsid w:val="00CE6813"/>
    <w:rsid w:val="00CE7F61"/>
    <w:rsid w:val="00CF2FAD"/>
    <w:rsid w:val="00D06878"/>
    <w:rsid w:val="00D13F50"/>
    <w:rsid w:val="00D50C59"/>
    <w:rsid w:val="00D51C7B"/>
    <w:rsid w:val="00D564CF"/>
    <w:rsid w:val="00D5787B"/>
    <w:rsid w:val="00D61862"/>
    <w:rsid w:val="00D71F11"/>
    <w:rsid w:val="00D74E92"/>
    <w:rsid w:val="00D93AAA"/>
    <w:rsid w:val="00DA0488"/>
    <w:rsid w:val="00DA6B64"/>
    <w:rsid w:val="00DC5A78"/>
    <w:rsid w:val="00DD4DB5"/>
    <w:rsid w:val="00DE1382"/>
    <w:rsid w:val="00DE20CA"/>
    <w:rsid w:val="00E04979"/>
    <w:rsid w:val="00E2216C"/>
    <w:rsid w:val="00E658B2"/>
    <w:rsid w:val="00E73FFA"/>
    <w:rsid w:val="00EA09E7"/>
    <w:rsid w:val="00EB2F44"/>
    <w:rsid w:val="00EB6C0B"/>
    <w:rsid w:val="00EC6839"/>
    <w:rsid w:val="00EF0162"/>
    <w:rsid w:val="00F1076D"/>
    <w:rsid w:val="00F313BE"/>
    <w:rsid w:val="00F32076"/>
    <w:rsid w:val="00F34348"/>
    <w:rsid w:val="00F34DA3"/>
    <w:rsid w:val="00F46CD7"/>
    <w:rsid w:val="00F55213"/>
    <w:rsid w:val="00F64ACA"/>
    <w:rsid w:val="00F6760C"/>
    <w:rsid w:val="00FB62C6"/>
    <w:rsid w:val="00FD211B"/>
    <w:rsid w:val="00FD6038"/>
    <w:rsid w:val="00FE1C08"/>
    <w:rsid w:val="00FF1B8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E6801-635B-4F2F-9C4D-55AC26018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7</TotalTime>
  <Pages>15</Pages>
  <Words>19382</Words>
  <Characters>110478</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2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35</cp:revision>
  <cp:lastPrinted>2007-01-24T08:32:00Z</cp:lastPrinted>
  <dcterms:created xsi:type="dcterms:W3CDTF">2019-06-10T06:57:00Z</dcterms:created>
  <dcterms:modified xsi:type="dcterms:W3CDTF">2019-06-13T09:1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